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written in BaseX</w:t>
      </w:r>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r>
        <w:rPr>
          <w:rFonts w:ascii="Garamond" w:hAnsi="Garamond"/>
          <w:i/>
          <w:iCs/>
          <w:sz w:val="24"/>
          <w:szCs w:val="24"/>
        </w:rPr>
        <w:t xml:space="preserve">hortari </w:t>
      </w:r>
      <w:r>
        <w:rPr>
          <w:rFonts w:ascii="Garamond" w:hAnsi="Garamond"/>
          <w:sz w:val="24"/>
          <w:szCs w:val="24"/>
        </w:rPr>
        <w:t xml:space="preserve">is used with an </w:t>
      </w:r>
      <w:r>
        <w:rPr>
          <w:rFonts w:ascii="Garamond" w:hAnsi="Garamond"/>
          <w:i/>
          <w:iCs/>
          <w:sz w:val="24"/>
          <w:szCs w:val="24"/>
        </w:rPr>
        <w:t>ut</w:t>
      </w:r>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since I want there to be one for each postag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subdoc</w:t>
            </w:r>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subdoc</w:t>
            </w:r>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subdoc&gt;&lt;/a-subdoc&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subdoc&gt;&lt;/b-subdoc&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clare %public function deh:sentence-lengths($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deh:check-punct(fn:string(@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r>
        <w:rPr>
          <w:rFonts w:ascii="Garamond" w:hAnsi="Garamond"/>
          <w:b/>
          <w:bCs/>
          <w:sz w:val="24"/>
          <w:szCs w:val="24"/>
        </w:rPr>
        <w:t xml:space="preserve">AGLDT_Search_Test.xq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r>
        <w:rPr>
          <w:rFonts w:ascii="Garamond" w:hAnsi="Garamond"/>
          <w:b/>
          <w:bCs/>
          <w:sz w:val="24"/>
          <w:szCs w:val="24"/>
        </w:rPr>
        <w:t>FunctX</w:t>
      </w:r>
      <w:r>
        <w:rPr>
          <w:rFonts w:ascii="Garamond" w:hAnsi="Garamond"/>
          <w:sz w:val="24"/>
          <w:szCs w:val="24"/>
        </w:rPr>
        <w:t xml:space="preserve"> (cite later), and my module, </w:t>
      </w:r>
      <w:r>
        <w:rPr>
          <w:rFonts w:ascii="Garamond" w:hAnsi="Garamond"/>
          <w:b/>
          <w:bCs/>
          <w:sz w:val="24"/>
          <w:szCs w:val="24"/>
        </w:rPr>
        <w:t>agldt_search.xqm</w:t>
      </w:r>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day-to-day, but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r>
        <w:rPr>
          <w:rFonts w:ascii="Garamond" w:hAnsi="Garamond"/>
          <w:b/>
          <w:bCs/>
          <w:sz w:val="24"/>
          <w:szCs w:val="24"/>
        </w:rPr>
        <w:t xml:space="preserve">agldt_search.xqm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agldt_search.xqm";</w:t>
      </w:r>
    </w:p>
    <w:p w14:paraId="392859CD" w14:textId="0201A4FD" w:rsidR="00D828B3" w:rsidRDefault="00D828B3" w:rsidP="00833A22">
      <w:pPr>
        <w:rPr>
          <w:rFonts w:ascii="Garamond" w:hAnsi="Garamond"/>
          <w:sz w:val="24"/>
          <w:szCs w:val="24"/>
        </w:rPr>
      </w:pPr>
      <w:r>
        <w:rPr>
          <w:rFonts w:ascii="Garamond" w:hAnsi="Garamond"/>
          <w:sz w:val="24"/>
          <w:szCs w:val="24"/>
        </w:rPr>
        <w:lastRenderedPageBreak/>
        <w:t xml:space="preserve">We import the module with the namespace </w:t>
      </w:r>
      <w:r>
        <w:rPr>
          <w:rFonts w:ascii="Garamond" w:hAnsi="Garamond"/>
          <w:color w:val="808080" w:themeColor="background1" w:themeShade="80"/>
          <w:sz w:val="24"/>
          <w:szCs w:val="24"/>
        </w:rPr>
        <w:t>deh:</w:t>
      </w:r>
      <w:r>
        <w:rPr>
          <w:rFonts w:ascii="Garamond" w:hAnsi="Garamond"/>
          <w:sz w:val="24"/>
          <w:szCs w:val="24"/>
        </w:rPr>
        <w:t xml:space="preserve">, which is the first three letters of my last name and likely a bad convention, but it works. I have no plans for a separate module currently, but that may change in the future. I pick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r>
        <w:rPr>
          <w:rFonts w:ascii="Garamond" w:hAnsi="Garamond"/>
          <w:b/>
          <w:bCs/>
          <w:sz w:val="24"/>
          <w:szCs w:val="24"/>
        </w:rPr>
        <w:t xml:space="preserve">FunctX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import module namespace functx = "http://www.functx.com" at "http://www.xqueryfunctions.com/xq/functx-1.0.1-doc.xq";</w:t>
      </w:r>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86)/BaseX/src/functx_lib.xqm</w:t>
      </w:r>
      <w:r>
        <w:rPr>
          <w:rFonts w:ascii="Garamond" w:hAnsi="Garamond"/>
          <w:sz w:val="24"/>
          <w:szCs w:val="24"/>
        </w:rPr>
        <w:t>.</w:t>
      </w:r>
      <w:r w:rsidR="00E210D2">
        <w:rPr>
          <w:rFonts w:ascii="Garamond" w:hAnsi="Garamond"/>
          <w:sz w:val="24"/>
          <w:szCs w:val="24"/>
        </w:rPr>
        <w:t xml:space="preserve"> The next lines in the Tree XQ file are comments giving the LDT postags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proiel&gt;). Next is a commented-out set of postags which I put in a map manually, befor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treebanks := fn:collection("./treebank_data/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ith-caes-jerome := fn:collection("./treebank_data/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ldt :=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proiel :=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which is helpful in some scenarios. If you are unfamiliar with querying this corpus with my tools, skip this paragraph and go straight to the explanations of deh:query() and deh:search()</w:t>
      </w:r>
      <w:r>
        <w:rPr>
          <w:rFonts w:ascii="Garamond" w:hAnsi="Garamond"/>
          <w:sz w:val="24"/>
          <w:szCs w:val="24"/>
        </w:rPr>
        <w:t xml:space="preserve">. Words in LDT are marked by the &lt;word/&gt; token (and Harrington trees too; if anything I mention does not apply to Harrington trees, I will say so explicitly, but otherwise assume all the same things apply). The are subordinate to the &lt;sentence/&gt; element, which is in turn subordinate on the &lt;body/&gt; element (at least in v2.1, which I am using). </w:t>
      </w:r>
      <w:r w:rsidR="00CD4B3F">
        <w:rPr>
          <w:rFonts w:ascii="Garamond" w:hAnsi="Garamond"/>
          <w:sz w:val="24"/>
          <w:szCs w:val="24"/>
        </w:rPr>
        <w:t xml:space="preserve">In order to get to the </w:t>
      </w:r>
      <w:r w:rsidR="00CD4B3F">
        <w:rPr>
          <w:rFonts w:ascii="Garamond" w:hAnsi="Garamond"/>
          <w:sz w:val="24"/>
          <w:szCs w:val="24"/>
        </w:rPr>
        <w:lastRenderedPageBreak/>
        <w:t>&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treebanks//word</w:t>
      </w:r>
      <w:r w:rsidR="000C31C0">
        <w:rPr>
          <w:rFonts w:ascii="Garamond" w:hAnsi="Garamond"/>
          <w:sz w:val="24"/>
          <w:szCs w:val="24"/>
        </w:rPr>
        <w:t>, as I usually do. After that, you can add any predicates you want; $ldt2.1-treebanks//word[fn:string(@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redeuntibus, the lemma is redeo), postag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If you want only sum,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fn:string(@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9E1F5D" w:rsidRDefault="009E1F5D" w:rsidP="000C31C0">
      <w:pPr>
        <w:rPr>
          <w:rFonts w:ascii="Garamond" w:hAnsi="Garamond"/>
          <w:color w:val="808080" w:themeColor="background1" w:themeShade="80"/>
          <w:sz w:val="24"/>
          <w:szCs w:val="24"/>
          <w:lang w:val="de-DE"/>
        </w:rPr>
      </w:pPr>
      <w:r w:rsidRPr="009E1F5D">
        <w:rPr>
          <w:rFonts w:ascii="Garamond" w:hAnsi="Garamond"/>
          <w:color w:val="808080" w:themeColor="background1" w:themeShade="80"/>
          <w:sz w:val="24"/>
          <w:szCs w:val="24"/>
          <w:lang w:val="de-DE"/>
        </w:rPr>
        <w:t>$proiel/proiel/source/div/sentence/token[fn:string(@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65126EB1" w:rsidR="001D5938" w:rsidRDefault="001D5938" w:rsidP="00585999">
      <w:pPr>
        <w:ind w:firstLine="720"/>
        <w:rPr>
          <w:rFonts w:ascii="Garamond" w:hAnsi="Garamond"/>
          <w:sz w:val="24"/>
          <w:szCs w:val="24"/>
        </w:rPr>
      </w:pPr>
      <w:r>
        <w:rPr>
          <w:rFonts w:ascii="Garamond" w:hAnsi="Garamond"/>
          <w:sz w:val="24"/>
          <w:szCs w:val="24"/>
        </w:rPr>
        <w:t xml:space="preserve">The main point of entry is the deh:query() or deh:search() functions. </w:t>
      </w:r>
      <w:r w:rsidR="00530783">
        <w:rPr>
          <w:rFonts w:ascii="Garamond" w:hAnsi="Garamond"/>
          <w:sz w:val="24"/>
          <w:szCs w:val="24"/>
        </w:rPr>
        <w:t xml:space="preserve">These work with both treebanks, although deh:query() still has some issues with that. </w:t>
      </w:r>
      <w:r>
        <w:rPr>
          <w:rFonts w:ascii="Garamond" w:hAnsi="Garamond"/>
          <w:sz w:val="24"/>
          <w:szCs w:val="24"/>
        </w:rPr>
        <w:t>Both must be used in complement to achieve a robust result</w:t>
      </w:r>
      <w:r w:rsidR="009E1F5D">
        <w:rPr>
          <w:rFonts w:ascii="Garamond" w:hAnsi="Garamond"/>
          <w:sz w:val="24"/>
          <w:szCs w:val="24"/>
        </w:rPr>
        <w:t>, but let us start with the simpler one, deh:search(). This function takes four arguments. The first is a sequence of strings, which correspond to the parts of the LDT’s &lt;word&gt;/@postag attribute and PROIEL’s &lt;token&gt;/@morphology.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r w:rsidRPr="009E1F5D">
        <w:rPr>
          <w:rFonts w:ascii="Garamond" w:hAnsi="Garamond"/>
          <w:sz w:val="24"/>
          <w:szCs w:val="24"/>
        </w:rPr>
        <w:t>plusquamperfect</w:t>
      </w:r>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r w:rsidRPr="009E1F5D">
        <w:rPr>
          <w:rFonts w:ascii="Garamond" w:hAnsi="Garamond"/>
          <w:sz w:val="24"/>
          <w:szCs w:val="24"/>
        </w:rPr>
        <w:t>deponens</w:t>
      </w:r>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2EED0DA6" w14:textId="42B5A6ED" w:rsidR="00530783" w:rsidRDefault="009E1F5D" w:rsidP="00585999">
      <w:pPr>
        <w:rPr>
          <w:rFonts w:ascii="Garamond" w:hAnsi="Garamond"/>
          <w:sz w:val="24"/>
          <w:szCs w:val="24"/>
        </w:rPr>
      </w:pPr>
      <w:r>
        <w:rPr>
          <w:rFonts w:ascii="Garamond" w:hAnsi="Garamond"/>
          <w:sz w:val="24"/>
          <w:szCs w:val="24"/>
        </w:rPr>
        <w:t>Not all of these seem to be productive in the treebank: this requires review.</w:t>
      </w:r>
    </w:p>
    <w:p w14:paraId="7DCF7E1A" w14:textId="3C89764D" w:rsidR="00530783" w:rsidRDefault="00530783" w:rsidP="00585999">
      <w:pPr>
        <w:rPr>
          <w:rFonts w:ascii="Garamond" w:hAnsi="Garamond"/>
          <w:sz w:val="24"/>
          <w:szCs w:val="24"/>
        </w:rPr>
      </w:pPr>
      <w:r>
        <w:rPr>
          <w:rFonts w:ascii="Garamond" w:hAnsi="Garamond"/>
          <w:sz w:val="24"/>
          <w:szCs w:val="24"/>
        </w:rPr>
        <w:t>The second argument of the function is the relation: it is just a string. This is mainly handled by the deh:relation-match() function, which passes a 1 and nothing higher or lower if you have a successful match, which is how the higher function decides to return the token. You can pass a sequence of these if you want to get every token that matches the WHOLE required list of postags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fn:matches(), which supports RegEx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RegEx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The fourth argument is either a treebank document, sequence of treebank documents, or a sequence of tokens (that is, &lt;word/&gt;’s or &lt;token/&gt;’s). The deh:tokens-from-unk()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deh:search(),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adds </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Returning results from deh:query() or using deh:mark-node adds a lot of information to the words, allowing you to query the results in turn for further patterns. deh:mark-nod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uri, which may or may not have the urn:cts</w:t>
      </w:r>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t>The subdoc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t>Th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t>Th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tab/>
      </w:r>
      <w:r w:rsidRPr="00690E51">
        <w:rPr>
          <w:rFonts w:ascii="Garamond" w:hAnsi="Garamond"/>
          <w:strike/>
          <w:sz w:val="24"/>
          <w:szCs w:val="24"/>
        </w:rPr>
        <w:t>@deh-docpath</w:t>
      </w:r>
      <w:r w:rsidRPr="00690E51">
        <w:rPr>
          <w:rFonts w:ascii="Garamond" w:hAnsi="Garamond"/>
          <w:strike/>
          <w:sz w:val="24"/>
          <w:szCs w:val="24"/>
        </w:rPr>
        <w:tab/>
        <w:t>Likely deprecated, this replaces the spaces in the docpath,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lastRenderedPageBreak/>
        <w:tab/>
        <w:t>@base-uri As it says, the base uri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deh:mark-node primarily, which retrieves the info for PROIEL or LDT. </w:t>
      </w:r>
      <w:r w:rsidR="0035615E">
        <w:rPr>
          <w:rFonts w:ascii="Garamond" w:hAnsi="Garamond"/>
          <w:sz w:val="24"/>
          <w:szCs w:val="24"/>
        </w:rPr>
        <w:t>deh:mark-node()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Use deh:query()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Explanation of Minor AGLDT_Test_Search.xqm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xqm file for this project (titled agldt_search.xqm). I have currently not decided whether or not to have multiple .xqm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xquery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import module namespace functx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t>The Xquery version and module namespace’s obligatory status should be obvious (the namespace gives a handle for us to import the module and reference the functions). We use several of the helpful FunctX functions here, so I have imported it in this .xqm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lastRenderedPageBreak/>
        <w:t>(:------------------</w:t>
      </w:r>
      <w:r w:rsidR="0085028F">
        <w:rPr>
          <w:rFonts w:ascii="Garamond" w:hAnsi="Garamond"/>
          <w:color w:val="808080" w:themeColor="background1" w:themeShade="80"/>
          <w:sz w:val="24"/>
          <w:szCs w:val="24"/>
        </w:rPr>
        <w:t xml:space="preserve">START </w:t>
      </w:r>
      <w:r w:rsidRPr="006D552D">
        <w:rPr>
          <w:rFonts w:ascii="Garamond" w:hAnsi="Garamond"/>
          <w:color w:val="808080" w:themeColor="background1" w:themeShade="80"/>
          <w:sz w:val="24"/>
          <w:szCs w:val="24"/>
        </w:rPr>
        <w:t>deh:postag-andSearch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END deh:postag-andSearch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r>
        <w:rPr>
          <w:rFonts w:ascii="Garamond" w:hAnsi="Garamond"/>
          <w:b/>
          <w:bCs/>
          <w:sz w:val="24"/>
          <w:szCs w:val="24"/>
        </w:rPr>
        <w:t>deh:search():</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r w:rsidRPr="00601AE1">
        <w:rPr>
          <w:rFonts w:ascii="Garamond" w:hAnsi="Garamond"/>
          <w:sz w:val="24"/>
          <w:szCs w:val="24"/>
        </w:rPr>
        <w:t>deh:find-highest</w:t>
      </w:r>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r>
        <w:rPr>
          <w:rFonts w:ascii="Garamond" w:hAnsi="Garamond"/>
          <w:sz w:val="24"/>
          <w:szCs w:val="24"/>
        </w:rPr>
        <w:t>deh:return-children()</w:t>
      </w:r>
    </w:p>
    <w:p w14:paraId="07B6437E" w14:textId="648A0156" w:rsidR="00A40FD0" w:rsidRDefault="00A40FD0" w:rsidP="00A40FD0">
      <w:pPr>
        <w:rPr>
          <w:rFonts w:ascii="Garamond" w:hAnsi="Garamond"/>
          <w:sz w:val="24"/>
          <w:szCs w:val="24"/>
        </w:rPr>
      </w:pPr>
      <w:r>
        <w:rPr>
          <w:rFonts w:ascii="Garamond" w:hAnsi="Garamond"/>
          <w:sz w:val="24"/>
          <w:szCs w:val="24"/>
        </w:rPr>
        <w:t>deh:return-parent()</w:t>
      </w:r>
    </w:p>
    <w:p w14:paraId="5930368C" w14:textId="019A87A3" w:rsidR="00A40FD0" w:rsidRDefault="00A40FD0" w:rsidP="00A40FD0">
      <w:pPr>
        <w:rPr>
          <w:rFonts w:ascii="Garamond" w:hAnsi="Garamond"/>
          <w:sz w:val="24"/>
          <w:szCs w:val="24"/>
        </w:rPr>
      </w:pPr>
      <w:r>
        <w:rPr>
          <w:rFonts w:ascii="Garamond" w:hAnsi="Garamond"/>
          <w:sz w:val="24"/>
          <w:szCs w:val="24"/>
        </w:rPr>
        <w:t>deh:return-siblings()</w:t>
      </w:r>
    </w:p>
    <w:p w14:paraId="0A57A301" w14:textId="7898E0EB" w:rsidR="00A40FD0" w:rsidRDefault="00A40FD0" w:rsidP="00A40FD0">
      <w:pPr>
        <w:rPr>
          <w:rFonts w:ascii="Garamond" w:hAnsi="Garamond"/>
          <w:sz w:val="24"/>
          <w:szCs w:val="24"/>
        </w:rPr>
      </w:pPr>
      <w:r>
        <w:rPr>
          <w:rFonts w:ascii="Garamond" w:hAnsi="Garamond"/>
          <w:sz w:val="24"/>
          <w:szCs w:val="24"/>
        </w:rPr>
        <w:lastRenderedPageBreak/>
        <w:t>deh:return-ancestors() (only direct, one parent to another)</w:t>
      </w:r>
    </w:p>
    <w:p w14:paraId="50FC56F0" w14:textId="45664D33" w:rsidR="00A40FD0" w:rsidRDefault="00A40FD0" w:rsidP="00A40FD0">
      <w:pPr>
        <w:rPr>
          <w:rFonts w:ascii="Garamond" w:hAnsi="Garamond"/>
          <w:sz w:val="24"/>
          <w:szCs w:val="24"/>
        </w:rPr>
      </w:pPr>
      <w:r>
        <w:rPr>
          <w:rFonts w:ascii="Garamond" w:hAnsi="Garamond"/>
          <w:sz w:val="24"/>
          <w:szCs w:val="24"/>
        </w:rPr>
        <w:t>deh:return-descendants() (all children, and their children, and their children, etc.; that whole section of the tree)</w:t>
      </w:r>
    </w:p>
    <w:p w14:paraId="52734EF6" w14:textId="420296EB" w:rsidR="00404232" w:rsidRPr="00A40FD0" w:rsidRDefault="00404232" w:rsidP="00A40FD0">
      <w:pPr>
        <w:rPr>
          <w:rFonts w:ascii="Garamond" w:hAnsi="Garamond"/>
          <w:sz w:val="24"/>
          <w:szCs w:val="24"/>
        </w:rPr>
      </w:pPr>
      <w:r>
        <w:rPr>
          <w:rFonts w:ascii="Garamond" w:hAnsi="Garamond"/>
          <w:sz w:val="24"/>
          <w:szCs w:val="24"/>
        </w:rPr>
        <w:t>deh:proc-highest(): Helper function to deh:find-highest, may be broken due to the changes to deh:word-postag, so, again, it might be good to later take all the term processing stuff and put it into another function</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In separating out quotes, you cannot rely on just pulling out that which is directly dependent on the verb of saying in LDT, since some other ancillary stuff often shows up; you have to filter out whatever does not come inbetween quotes primarily, that is the only way, and it has to work across sentences.</w:t>
      </w:r>
    </w:p>
    <w:p w14:paraId="4F52971B" w14:textId="7EA55676"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xml:space="preserve">’ can compare multiple values (i.e., </w:t>
      </w:r>
      <w:r w:rsidRPr="002B27C9">
        <w:rPr>
          <w:rFonts w:ascii="Garamond" w:hAnsi="Garamond"/>
          <w:color w:val="808080" w:themeColor="background1" w:themeShade="80"/>
          <w:sz w:val="24"/>
          <w:szCs w:val="24"/>
        </w:rPr>
        <w:t xml:space="preserve">[“foo” = (“foo”, “bar”)]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foo”, “bar”)]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779A17" w14:textId="77777777" w:rsidR="00031240" w:rsidRDefault="00031240" w:rsidP="00F4453A">
      <w:pPr>
        <w:spacing w:after="0" w:line="240" w:lineRule="auto"/>
      </w:pPr>
      <w:r>
        <w:separator/>
      </w:r>
    </w:p>
  </w:endnote>
  <w:endnote w:type="continuationSeparator" w:id="0">
    <w:p w14:paraId="39F5727A" w14:textId="77777777" w:rsidR="00031240" w:rsidRDefault="00031240"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CFDF7" w14:textId="77777777" w:rsidR="00031240" w:rsidRDefault="00031240" w:rsidP="00F4453A">
      <w:pPr>
        <w:spacing w:after="0" w:line="240" w:lineRule="auto"/>
      </w:pPr>
      <w:r>
        <w:separator/>
      </w:r>
    </w:p>
  </w:footnote>
  <w:footnote w:type="continuationSeparator" w:id="0">
    <w:p w14:paraId="49AA0222" w14:textId="77777777" w:rsidR="00031240" w:rsidRDefault="00031240"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C31C0"/>
    <w:rsid w:val="001D5938"/>
    <w:rsid w:val="002176D2"/>
    <w:rsid w:val="00230D2C"/>
    <w:rsid w:val="002535A7"/>
    <w:rsid w:val="002541B5"/>
    <w:rsid w:val="00294112"/>
    <w:rsid w:val="002B27C9"/>
    <w:rsid w:val="002C05CB"/>
    <w:rsid w:val="00326A6C"/>
    <w:rsid w:val="0035615E"/>
    <w:rsid w:val="003C5DD3"/>
    <w:rsid w:val="00404232"/>
    <w:rsid w:val="00436741"/>
    <w:rsid w:val="004418DD"/>
    <w:rsid w:val="00462FC1"/>
    <w:rsid w:val="0049241B"/>
    <w:rsid w:val="004B601A"/>
    <w:rsid w:val="004E2159"/>
    <w:rsid w:val="00527463"/>
    <w:rsid w:val="00530783"/>
    <w:rsid w:val="00585999"/>
    <w:rsid w:val="005B48FE"/>
    <w:rsid w:val="00601AE1"/>
    <w:rsid w:val="00690E51"/>
    <w:rsid w:val="006D552D"/>
    <w:rsid w:val="00786C4B"/>
    <w:rsid w:val="007C1390"/>
    <w:rsid w:val="007D1772"/>
    <w:rsid w:val="00833A22"/>
    <w:rsid w:val="0085028F"/>
    <w:rsid w:val="00873755"/>
    <w:rsid w:val="0089233C"/>
    <w:rsid w:val="009E1F5D"/>
    <w:rsid w:val="009E6159"/>
    <w:rsid w:val="00A40FD0"/>
    <w:rsid w:val="00A463AE"/>
    <w:rsid w:val="00A47647"/>
    <w:rsid w:val="00A64BFF"/>
    <w:rsid w:val="00A65136"/>
    <w:rsid w:val="00AA284F"/>
    <w:rsid w:val="00AD741F"/>
    <w:rsid w:val="00B01612"/>
    <w:rsid w:val="00B71048"/>
    <w:rsid w:val="00BB37DB"/>
    <w:rsid w:val="00BF4918"/>
    <w:rsid w:val="00C90AB8"/>
    <w:rsid w:val="00CA493D"/>
    <w:rsid w:val="00CD4B3F"/>
    <w:rsid w:val="00CE5544"/>
    <w:rsid w:val="00D20C37"/>
    <w:rsid w:val="00D3466D"/>
    <w:rsid w:val="00D51407"/>
    <w:rsid w:val="00D828B3"/>
    <w:rsid w:val="00D92583"/>
    <w:rsid w:val="00D955E7"/>
    <w:rsid w:val="00DD4F02"/>
    <w:rsid w:val="00E210D2"/>
    <w:rsid w:val="00E36EAE"/>
    <w:rsid w:val="00E4184D"/>
    <w:rsid w:val="00E76A4A"/>
    <w:rsid w:val="00E837AC"/>
    <w:rsid w:val="00ED2EDC"/>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1</TotalTime>
  <Pages>10</Pages>
  <Words>2873</Words>
  <Characters>1638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22</cp:revision>
  <cp:lastPrinted>2023-06-27T16:19:00Z</cp:lastPrinted>
  <dcterms:created xsi:type="dcterms:W3CDTF">2023-06-27T16:18:00Z</dcterms:created>
  <dcterms:modified xsi:type="dcterms:W3CDTF">2023-07-30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